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EE3849" w14:textId="0D80C601" w:rsidR="00B63AB8" w:rsidRDefault="00B63AB8" w:rsidP="00B63AB8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Supplementary </w:t>
      </w:r>
      <w:r w:rsidR="00797B9A">
        <w:rPr>
          <w:rFonts w:ascii="Times New Roman" w:hAnsi="Times New Roman" w:cs="Times New Roman"/>
          <w:sz w:val="22"/>
        </w:rPr>
        <w:t>T</w:t>
      </w:r>
      <w:r>
        <w:rPr>
          <w:rFonts w:ascii="Times New Roman" w:hAnsi="Times New Roman" w:cs="Times New Roman" w:hint="eastAsia"/>
          <w:sz w:val="22"/>
        </w:rPr>
        <w:t xml:space="preserve">able 1. </w:t>
      </w:r>
      <w:r>
        <w:rPr>
          <w:rFonts w:ascii="Times New Roman" w:hAnsi="Times New Roman" w:cs="Times New Roman"/>
          <w:sz w:val="22"/>
        </w:rPr>
        <w:t>E</w:t>
      </w:r>
      <w:r>
        <w:rPr>
          <w:rFonts w:ascii="Times New Roman" w:hAnsi="Times New Roman" w:cs="Times New Roman" w:hint="eastAsia"/>
          <w:sz w:val="22"/>
        </w:rPr>
        <w:t xml:space="preserve">xpected trough plasma levels of DOAC (ng/ml) with standard and lower/reduced doses based on literature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Ecm91ZXQ8L0F1dGhvcj48WWVhcj4yMDE2PC9ZZWFyPjxS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Ecm91ZXQ8L0F1dGhvcj48WWVhcj4yMDE2PC9ZZWFyPjxS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noProof/>
          <w:sz w:val="22"/>
        </w:rPr>
        <w:t>(7, 13, 28-32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</w:p>
    <w:p w14:paraId="3DB78C77" w14:textId="77777777" w:rsidR="00E33D34" w:rsidRDefault="00E33D34" w:rsidP="00B63AB8">
      <w:pPr>
        <w:spacing w:line="480" w:lineRule="auto"/>
        <w:rPr>
          <w:rFonts w:ascii="Times New Roman" w:hAnsi="Times New Roman" w:cs="Times New Roman"/>
          <w:sz w:val="22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405"/>
        <w:gridCol w:w="1559"/>
        <w:gridCol w:w="1646"/>
        <w:gridCol w:w="1870"/>
        <w:gridCol w:w="1870"/>
      </w:tblGrid>
      <w:tr w:rsidR="00B63AB8" w14:paraId="4A2FADDE" w14:textId="77777777" w:rsidTr="005731E3">
        <w:tc>
          <w:tcPr>
            <w:tcW w:w="2405" w:type="dxa"/>
          </w:tcPr>
          <w:p w14:paraId="1FF23039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559" w:type="dxa"/>
          </w:tcPr>
          <w:p w14:paraId="2930BD2C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Apixaban</w:t>
            </w:r>
          </w:p>
        </w:tc>
        <w:tc>
          <w:tcPr>
            <w:tcW w:w="1646" w:type="dxa"/>
          </w:tcPr>
          <w:p w14:paraId="4DD5F8E1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Dabigatran</w:t>
            </w:r>
          </w:p>
        </w:tc>
        <w:tc>
          <w:tcPr>
            <w:tcW w:w="1870" w:type="dxa"/>
          </w:tcPr>
          <w:p w14:paraId="24B9BCE9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2"/>
              </w:rPr>
              <w:t>Edoxaban</w:t>
            </w:r>
            <w:proofErr w:type="spellEnd"/>
          </w:p>
        </w:tc>
        <w:tc>
          <w:tcPr>
            <w:tcW w:w="1870" w:type="dxa"/>
          </w:tcPr>
          <w:p w14:paraId="04910313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Rivaroxaban</w:t>
            </w:r>
          </w:p>
        </w:tc>
      </w:tr>
      <w:tr w:rsidR="00B63AB8" w14:paraId="1BF6E258" w14:textId="77777777" w:rsidTr="005731E3">
        <w:tc>
          <w:tcPr>
            <w:tcW w:w="2405" w:type="dxa"/>
          </w:tcPr>
          <w:p w14:paraId="222DFFCF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Standard dose</w:t>
            </w:r>
          </w:p>
        </w:tc>
        <w:tc>
          <w:tcPr>
            <w:tcW w:w="1559" w:type="dxa"/>
          </w:tcPr>
          <w:p w14:paraId="59BB59BA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03 (41-230)</w:t>
            </w:r>
          </w:p>
        </w:tc>
        <w:tc>
          <w:tcPr>
            <w:tcW w:w="1646" w:type="dxa"/>
          </w:tcPr>
          <w:p w14:paraId="036E10E3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93 (40-215)</w:t>
            </w:r>
          </w:p>
        </w:tc>
        <w:tc>
          <w:tcPr>
            <w:tcW w:w="1870" w:type="dxa"/>
          </w:tcPr>
          <w:p w14:paraId="308A7F8D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7 (16-43)</w:t>
            </w:r>
          </w:p>
        </w:tc>
        <w:tc>
          <w:tcPr>
            <w:tcW w:w="1870" w:type="dxa"/>
          </w:tcPr>
          <w:p w14:paraId="4C4C08B5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44 (12-137)</w:t>
            </w:r>
          </w:p>
        </w:tc>
      </w:tr>
      <w:tr w:rsidR="00B63AB8" w14:paraId="2104F182" w14:textId="77777777" w:rsidTr="005731E3">
        <w:tc>
          <w:tcPr>
            <w:tcW w:w="2405" w:type="dxa"/>
          </w:tcPr>
          <w:p w14:paraId="69561498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L</w:t>
            </w:r>
            <w:r>
              <w:rPr>
                <w:rFonts w:ascii="Times New Roman" w:hAnsi="Times New Roman" w:cs="Times New Roman" w:hint="eastAsia"/>
                <w:sz w:val="22"/>
              </w:rPr>
              <w:t>ower/reduced dose</w:t>
            </w:r>
          </w:p>
        </w:tc>
        <w:tc>
          <w:tcPr>
            <w:tcW w:w="1559" w:type="dxa"/>
          </w:tcPr>
          <w:p w14:paraId="26610820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79 (34-162)</w:t>
            </w:r>
          </w:p>
        </w:tc>
        <w:tc>
          <w:tcPr>
            <w:tcW w:w="1646" w:type="dxa"/>
          </w:tcPr>
          <w:p w14:paraId="73818598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6 (28-155)</w:t>
            </w:r>
          </w:p>
        </w:tc>
        <w:tc>
          <w:tcPr>
            <w:tcW w:w="1870" w:type="dxa"/>
          </w:tcPr>
          <w:p w14:paraId="4AEF0D7B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1 (12-29)</w:t>
            </w:r>
          </w:p>
        </w:tc>
        <w:tc>
          <w:tcPr>
            <w:tcW w:w="1870" w:type="dxa"/>
          </w:tcPr>
          <w:p w14:paraId="4FE50BDD" w14:textId="77777777" w:rsidR="00B63AB8" w:rsidRDefault="00B63AB8" w:rsidP="005731E3">
            <w:pPr>
              <w:spacing w:line="48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7 (18-136)</w:t>
            </w:r>
          </w:p>
        </w:tc>
      </w:tr>
    </w:tbl>
    <w:p w14:paraId="6C9CDABF" w14:textId="77777777" w:rsidR="00E33D34" w:rsidRDefault="00E33D34" w:rsidP="00B63AB8">
      <w:pPr>
        <w:spacing w:line="480" w:lineRule="auto"/>
        <w:rPr>
          <w:rFonts w:ascii="Times New Roman" w:hAnsi="Times New Roman" w:cs="Times New Roman"/>
          <w:sz w:val="22"/>
        </w:rPr>
      </w:pPr>
    </w:p>
    <w:p w14:paraId="1777D91C" w14:textId="77777777" w:rsidR="00E33D34" w:rsidRDefault="00B63AB8" w:rsidP="00B63AB8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Apixaban, </w:t>
      </w:r>
      <w:proofErr w:type="spellStart"/>
      <w:r>
        <w:rPr>
          <w:rFonts w:ascii="Times New Roman" w:hAnsi="Times New Roman" w:cs="Times New Roman" w:hint="eastAsia"/>
          <w:sz w:val="22"/>
        </w:rPr>
        <w:t>Edoxaban</w:t>
      </w:r>
      <w:proofErr w:type="spellEnd"/>
      <w:r>
        <w:rPr>
          <w:rFonts w:ascii="Times New Roman" w:hAnsi="Times New Roman" w:cs="Times New Roman" w:hint="eastAsia"/>
          <w:sz w:val="22"/>
        </w:rPr>
        <w:t>, and Rivaroxaban: median (5</w:t>
      </w:r>
      <w:r w:rsidRPr="0016285E">
        <w:rPr>
          <w:rFonts w:ascii="Times New Roman" w:hAnsi="Times New Roman" w:cs="Times New Roman" w:hint="eastAsia"/>
          <w:sz w:val="22"/>
          <w:vertAlign w:val="superscript"/>
        </w:rPr>
        <w:t>th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–</w:t>
      </w:r>
      <w:r>
        <w:rPr>
          <w:rFonts w:ascii="Times New Roman" w:hAnsi="Times New Roman" w:cs="Times New Roman" w:hint="eastAsia"/>
          <w:sz w:val="22"/>
        </w:rPr>
        <w:t xml:space="preserve"> 95</w:t>
      </w:r>
      <w:r w:rsidRPr="0016285E">
        <w:rPr>
          <w:rFonts w:ascii="Times New Roman" w:hAnsi="Times New Roman" w:cs="Times New Roman" w:hint="eastAsia"/>
          <w:sz w:val="22"/>
          <w:vertAlign w:val="superscript"/>
        </w:rPr>
        <w:t>th</w:t>
      </w:r>
      <w:r>
        <w:rPr>
          <w:rFonts w:ascii="Times New Roman" w:hAnsi="Times New Roman" w:cs="Times New Roman" w:hint="eastAsia"/>
          <w:sz w:val="22"/>
        </w:rPr>
        <w:t xml:space="preserve"> percentile).</w:t>
      </w:r>
    </w:p>
    <w:p w14:paraId="2B947F8E" w14:textId="0FD83D9F" w:rsidR="00B63AB8" w:rsidRPr="00750665" w:rsidRDefault="00B63AB8" w:rsidP="00750665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Dabigatran: median (10</w:t>
      </w:r>
      <w:r w:rsidRPr="0016285E">
        <w:rPr>
          <w:rFonts w:ascii="Times New Roman" w:hAnsi="Times New Roman" w:cs="Times New Roman" w:hint="eastAsia"/>
          <w:sz w:val="22"/>
          <w:vertAlign w:val="superscript"/>
        </w:rPr>
        <w:t>th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–</w:t>
      </w:r>
      <w:r>
        <w:rPr>
          <w:rFonts w:ascii="Times New Roman" w:hAnsi="Times New Roman" w:cs="Times New Roman" w:hint="eastAsia"/>
          <w:sz w:val="22"/>
        </w:rPr>
        <w:t xml:space="preserve"> 90</w:t>
      </w:r>
      <w:r w:rsidRPr="0016285E">
        <w:rPr>
          <w:rFonts w:ascii="Times New Roman" w:hAnsi="Times New Roman" w:cs="Times New Roman" w:hint="eastAsia"/>
          <w:sz w:val="22"/>
          <w:vertAlign w:val="superscript"/>
        </w:rPr>
        <w:t>th</w:t>
      </w:r>
      <w:r>
        <w:rPr>
          <w:rFonts w:ascii="Times New Roman" w:hAnsi="Times New Roman" w:cs="Times New Roman" w:hint="eastAsia"/>
          <w:sz w:val="22"/>
        </w:rPr>
        <w:t xml:space="preserve"> percentile).</w:t>
      </w:r>
    </w:p>
    <w:sectPr w:rsidR="00B63AB8" w:rsidRPr="00750665" w:rsidSect="00E33D34">
      <w:pgSz w:w="12240" w:h="15840"/>
      <w:pgMar w:top="1440" w:right="1440" w:bottom="1440" w:left="144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9108043" w14:textId="77777777" w:rsidR="00AE0D6D" w:rsidRDefault="00AE0D6D" w:rsidP="00313800">
      <w:r>
        <w:separator/>
      </w:r>
    </w:p>
  </w:endnote>
  <w:endnote w:type="continuationSeparator" w:id="0">
    <w:p w14:paraId="1E44D45C" w14:textId="77777777" w:rsidR="00AE0D6D" w:rsidRDefault="00AE0D6D" w:rsidP="003138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99F8909" w14:textId="77777777" w:rsidR="00AE0D6D" w:rsidRDefault="00AE0D6D" w:rsidP="00313800">
      <w:r>
        <w:separator/>
      </w:r>
    </w:p>
  </w:footnote>
  <w:footnote w:type="continuationSeparator" w:id="0">
    <w:p w14:paraId="563652BC" w14:textId="77777777" w:rsidR="00AE0D6D" w:rsidRDefault="00AE0D6D" w:rsidP="0031380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hyphenationZone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6F4C"/>
    <w:rsid w:val="0000566A"/>
    <w:rsid w:val="0001658B"/>
    <w:rsid w:val="00025C03"/>
    <w:rsid w:val="00034285"/>
    <w:rsid w:val="00037263"/>
    <w:rsid w:val="00042592"/>
    <w:rsid w:val="00046FD6"/>
    <w:rsid w:val="000509DD"/>
    <w:rsid w:val="0005480E"/>
    <w:rsid w:val="00055816"/>
    <w:rsid w:val="00063292"/>
    <w:rsid w:val="0007758F"/>
    <w:rsid w:val="000A0922"/>
    <w:rsid w:val="000A1D52"/>
    <w:rsid w:val="000A2584"/>
    <w:rsid w:val="000A7BE8"/>
    <w:rsid w:val="000B2E1D"/>
    <w:rsid w:val="000C55CD"/>
    <w:rsid w:val="000E130C"/>
    <w:rsid w:val="001002A4"/>
    <w:rsid w:val="001177B3"/>
    <w:rsid w:val="0013014C"/>
    <w:rsid w:val="00136C7B"/>
    <w:rsid w:val="0015140E"/>
    <w:rsid w:val="00153DEF"/>
    <w:rsid w:val="00160B13"/>
    <w:rsid w:val="00166556"/>
    <w:rsid w:val="00173FC6"/>
    <w:rsid w:val="00181DDF"/>
    <w:rsid w:val="0018783A"/>
    <w:rsid w:val="00194E01"/>
    <w:rsid w:val="001A2853"/>
    <w:rsid w:val="001A340D"/>
    <w:rsid w:val="001A3FAA"/>
    <w:rsid w:val="001B25BE"/>
    <w:rsid w:val="001B4ED3"/>
    <w:rsid w:val="001B7E9E"/>
    <w:rsid w:val="001C2C06"/>
    <w:rsid w:val="001C4E09"/>
    <w:rsid w:val="001C629C"/>
    <w:rsid w:val="001D5FEF"/>
    <w:rsid w:val="001E2C4A"/>
    <w:rsid w:val="001E3277"/>
    <w:rsid w:val="001E4A9C"/>
    <w:rsid w:val="001F02CD"/>
    <w:rsid w:val="001F20F6"/>
    <w:rsid w:val="00206E79"/>
    <w:rsid w:val="00207AAC"/>
    <w:rsid w:val="00220B97"/>
    <w:rsid w:val="0022419D"/>
    <w:rsid w:val="002411F1"/>
    <w:rsid w:val="00257505"/>
    <w:rsid w:val="00261818"/>
    <w:rsid w:val="002676AE"/>
    <w:rsid w:val="00267B56"/>
    <w:rsid w:val="00275453"/>
    <w:rsid w:val="002757D0"/>
    <w:rsid w:val="002800C5"/>
    <w:rsid w:val="002818EA"/>
    <w:rsid w:val="00285AD2"/>
    <w:rsid w:val="00286E82"/>
    <w:rsid w:val="00290AE1"/>
    <w:rsid w:val="002A4809"/>
    <w:rsid w:val="002B0525"/>
    <w:rsid w:val="002B311F"/>
    <w:rsid w:val="002D3A9C"/>
    <w:rsid w:val="002E08F8"/>
    <w:rsid w:val="002E2035"/>
    <w:rsid w:val="002F22EE"/>
    <w:rsid w:val="002F5797"/>
    <w:rsid w:val="002F6C11"/>
    <w:rsid w:val="0030354F"/>
    <w:rsid w:val="00313800"/>
    <w:rsid w:val="00315FE6"/>
    <w:rsid w:val="00317CD3"/>
    <w:rsid w:val="00322471"/>
    <w:rsid w:val="00324464"/>
    <w:rsid w:val="0034224E"/>
    <w:rsid w:val="0034381D"/>
    <w:rsid w:val="003449F5"/>
    <w:rsid w:val="00344BBF"/>
    <w:rsid w:val="0035633D"/>
    <w:rsid w:val="00356D98"/>
    <w:rsid w:val="0036355A"/>
    <w:rsid w:val="003639E1"/>
    <w:rsid w:val="00375168"/>
    <w:rsid w:val="0037674C"/>
    <w:rsid w:val="00382643"/>
    <w:rsid w:val="003848A1"/>
    <w:rsid w:val="00391492"/>
    <w:rsid w:val="003A1BD6"/>
    <w:rsid w:val="003B413F"/>
    <w:rsid w:val="003C7497"/>
    <w:rsid w:val="003C7E65"/>
    <w:rsid w:val="003D0DB0"/>
    <w:rsid w:val="003E21D4"/>
    <w:rsid w:val="003E6FD9"/>
    <w:rsid w:val="003E7765"/>
    <w:rsid w:val="00401165"/>
    <w:rsid w:val="004114D8"/>
    <w:rsid w:val="004127BF"/>
    <w:rsid w:val="00413FCA"/>
    <w:rsid w:val="00430F39"/>
    <w:rsid w:val="00440208"/>
    <w:rsid w:val="004418D8"/>
    <w:rsid w:val="00444743"/>
    <w:rsid w:val="004510BC"/>
    <w:rsid w:val="00452467"/>
    <w:rsid w:val="0045388E"/>
    <w:rsid w:val="004826C1"/>
    <w:rsid w:val="00496861"/>
    <w:rsid w:val="004A5659"/>
    <w:rsid w:val="004A66B3"/>
    <w:rsid w:val="004B11F9"/>
    <w:rsid w:val="004B43CC"/>
    <w:rsid w:val="004D1DC5"/>
    <w:rsid w:val="004D2A06"/>
    <w:rsid w:val="004D3103"/>
    <w:rsid w:val="005002C7"/>
    <w:rsid w:val="005064BB"/>
    <w:rsid w:val="005114D4"/>
    <w:rsid w:val="00515A23"/>
    <w:rsid w:val="00521CD0"/>
    <w:rsid w:val="00525E8A"/>
    <w:rsid w:val="00541291"/>
    <w:rsid w:val="00544E66"/>
    <w:rsid w:val="00545D66"/>
    <w:rsid w:val="00557497"/>
    <w:rsid w:val="005758DB"/>
    <w:rsid w:val="0058269C"/>
    <w:rsid w:val="00586D11"/>
    <w:rsid w:val="00586EFF"/>
    <w:rsid w:val="00593BAD"/>
    <w:rsid w:val="005957DA"/>
    <w:rsid w:val="00595A34"/>
    <w:rsid w:val="005A42A6"/>
    <w:rsid w:val="005A66B6"/>
    <w:rsid w:val="005A6B91"/>
    <w:rsid w:val="005B3DD2"/>
    <w:rsid w:val="005B661E"/>
    <w:rsid w:val="005C07EA"/>
    <w:rsid w:val="005D6E9E"/>
    <w:rsid w:val="005E6087"/>
    <w:rsid w:val="005E64C0"/>
    <w:rsid w:val="005F3B3E"/>
    <w:rsid w:val="0060158B"/>
    <w:rsid w:val="00602ADA"/>
    <w:rsid w:val="0060335D"/>
    <w:rsid w:val="006131DE"/>
    <w:rsid w:val="006177D9"/>
    <w:rsid w:val="00620913"/>
    <w:rsid w:val="00624BD2"/>
    <w:rsid w:val="00627AA8"/>
    <w:rsid w:val="00631E27"/>
    <w:rsid w:val="00643EF2"/>
    <w:rsid w:val="00660E12"/>
    <w:rsid w:val="006701F9"/>
    <w:rsid w:val="00681F78"/>
    <w:rsid w:val="00683B9D"/>
    <w:rsid w:val="0068561A"/>
    <w:rsid w:val="00690BF8"/>
    <w:rsid w:val="006965A7"/>
    <w:rsid w:val="006B0B01"/>
    <w:rsid w:val="006D46CE"/>
    <w:rsid w:val="006E4A45"/>
    <w:rsid w:val="006E62BA"/>
    <w:rsid w:val="00711452"/>
    <w:rsid w:val="00713C01"/>
    <w:rsid w:val="00731253"/>
    <w:rsid w:val="00736F56"/>
    <w:rsid w:val="00750665"/>
    <w:rsid w:val="007506EB"/>
    <w:rsid w:val="00752BBC"/>
    <w:rsid w:val="007624AC"/>
    <w:rsid w:val="00766F4C"/>
    <w:rsid w:val="00773104"/>
    <w:rsid w:val="00797B9A"/>
    <w:rsid w:val="007B05A6"/>
    <w:rsid w:val="007B1E76"/>
    <w:rsid w:val="007C465B"/>
    <w:rsid w:val="007C5474"/>
    <w:rsid w:val="007C5A31"/>
    <w:rsid w:val="007D2570"/>
    <w:rsid w:val="007E1510"/>
    <w:rsid w:val="007E207F"/>
    <w:rsid w:val="007E56DF"/>
    <w:rsid w:val="007F000B"/>
    <w:rsid w:val="008045F8"/>
    <w:rsid w:val="00807F2B"/>
    <w:rsid w:val="00811C87"/>
    <w:rsid w:val="00815DE3"/>
    <w:rsid w:val="00826B4D"/>
    <w:rsid w:val="00832362"/>
    <w:rsid w:val="00835143"/>
    <w:rsid w:val="00845546"/>
    <w:rsid w:val="00854303"/>
    <w:rsid w:val="00866B53"/>
    <w:rsid w:val="008670BD"/>
    <w:rsid w:val="00874A11"/>
    <w:rsid w:val="00874F0A"/>
    <w:rsid w:val="0088181A"/>
    <w:rsid w:val="00890FB7"/>
    <w:rsid w:val="0089127A"/>
    <w:rsid w:val="008A323E"/>
    <w:rsid w:val="008B473D"/>
    <w:rsid w:val="008B54C1"/>
    <w:rsid w:val="008C44C5"/>
    <w:rsid w:val="008D5F75"/>
    <w:rsid w:val="008E2CB2"/>
    <w:rsid w:val="008E694C"/>
    <w:rsid w:val="008F1C36"/>
    <w:rsid w:val="008F64A2"/>
    <w:rsid w:val="00912BE3"/>
    <w:rsid w:val="00914AC7"/>
    <w:rsid w:val="00926562"/>
    <w:rsid w:val="00927214"/>
    <w:rsid w:val="00927709"/>
    <w:rsid w:val="00931222"/>
    <w:rsid w:val="009323E4"/>
    <w:rsid w:val="009451EC"/>
    <w:rsid w:val="00961432"/>
    <w:rsid w:val="009670D5"/>
    <w:rsid w:val="009719AA"/>
    <w:rsid w:val="0097628F"/>
    <w:rsid w:val="00984EAC"/>
    <w:rsid w:val="00985307"/>
    <w:rsid w:val="009A128C"/>
    <w:rsid w:val="009A2E73"/>
    <w:rsid w:val="009B4B05"/>
    <w:rsid w:val="009B74AD"/>
    <w:rsid w:val="009C4A0A"/>
    <w:rsid w:val="009C7CEF"/>
    <w:rsid w:val="009D5E6C"/>
    <w:rsid w:val="009E5B58"/>
    <w:rsid w:val="009E5D11"/>
    <w:rsid w:val="009F468D"/>
    <w:rsid w:val="009F62A8"/>
    <w:rsid w:val="00A00936"/>
    <w:rsid w:val="00A0476E"/>
    <w:rsid w:val="00A12285"/>
    <w:rsid w:val="00A1270B"/>
    <w:rsid w:val="00A16B95"/>
    <w:rsid w:val="00A1754F"/>
    <w:rsid w:val="00A17AE8"/>
    <w:rsid w:val="00A20F3F"/>
    <w:rsid w:val="00A25CA3"/>
    <w:rsid w:val="00A5271E"/>
    <w:rsid w:val="00A623ED"/>
    <w:rsid w:val="00A6259E"/>
    <w:rsid w:val="00A72964"/>
    <w:rsid w:val="00A77340"/>
    <w:rsid w:val="00A90FCB"/>
    <w:rsid w:val="00A922C9"/>
    <w:rsid w:val="00AA0E92"/>
    <w:rsid w:val="00AA4ADF"/>
    <w:rsid w:val="00AC7D39"/>
    <w:rsid w:val="00AD0201"/>
    <w:rsid w:val="00AE0D6D"/>
    <w:rsid w:val="00AF0828"/>
    <w:rsid w:val="00B10F37"/>
    <w:rsid w:val="00B15D58"/>
    <w:rsid w:val="00B27119"/>
    <w:rsid w:val="00B3363A"/>
    <w:rsid w:val="00B344A4"/>
    <w:rsid w:val="00B415D2"/>
    <w:rsid w:val="00B5317B"/>
    <w:rsid w:val="00B534D6"/>
    <w:rsid w:val="00B53885"/>
    <w:rsid w:val="00B5416F"/>
    <w:rsid w:val="00B6257E"/>
    <w:rsid w:val="00B62742"/>
    <w:rsid w:val="00B63AB8"/>
    <w:rsid w:val="00B65506"/>
    <w:rsid w:val="00B71058"/>
    <w:rsid w:val="00B76D2A"/>
    <w:rsid w:val="00B8273C"/>
    <w:rsid w:val="00B843E1"/>
    <w:rsid w:val="00B9474E"/>
    <w:rsid w:val="00BB1920"/>
    <w:rsid w:val="00BB3ACD"/>
    <w:rsid w:val="00BB67AC"/>
    <w:rsid w:val="00BC2499"/>
    <w:rsid w:val="00BC2592"/>
    <w:rsid w:val="00BC7974"/>
    <w:rsid w:val="00BF68B3"/>
    <w:rsid w:val="00C02A2C"/>
    <w:rsid w:val="00C11226"/>
    <w:rsid w:val="00C21A3F"/>
    <w:rsid w:val="00C22787"/>
    <w:rsid w:val="00C345A2"/>
    <w:rsid w:val="00C35B26"/>
    <w:rsid w:val="00C431B9"/>
    <w:rsid w:val="00C536F1"/>
    <w:rsid w:val="00C56763"/>
    <w:rsid w:val="00C62AF2"/>
    <w:rsid w:val="00C64DF2"/>
    <w:rsid w:val="00C66837"/>
    <w:rsid w:val="00C77910"/>
    <w:rsid w:val="00C81DC7"/>
    <w:rsid w:val="00C87A3A"/>
    <w:rsid w:val="00C95116"/>
    <w:rsid w:val="00C97E5A"/>
    <w:rsid w:val="00CA1322"/>
    <w:rsid w:val="00CA3336"/>
    <w:rsid w:val="00CA3899"/>
    <w:rsid w:val="00CB37E7"/>
    <w:rsid w:val="00CC0942"/>
    <w:rsid w:val="00CD1942"/>
    <w:rsid w:val="00CE02AA"/>
    <w:rsid w:val="00CE4EE8"/>
    <w:rsid w:val="00CF06EC"/>
    <w:rsid w:val="00D02C96"/>
    <w:rsid w:val="00D07FED"/>
    <w:rsid w:val="00D10700"/>
    <w:rsid w:val="00D15C90"/>
    <w:rsid w:val="00D16A43"/>
    <w:rsid w:val="00D234CC"/>
    <w:rsid w:val="00D34C65"/>
    <w:rsid w:val="00D42FF4"/>
    <w:rsid w:val="00D46725"/>
    <w:rsid w:val="00D57E7A"/>
    <w:rsid w:val="00D619D4"/>
    <w:rsid w:val="00D62650"/>
    <w:rsid w:val="00D63BBB"/>
    <w:rsid w:val="00D70F3D"/>
    <w:rsid w:val="00D711A8"/>
    <w:rsid w:val="00D71788"/>
    <w:rsid w:val="00D778AB"/>
    <w:rsid w:val="00D82109"/>
    <w:rsid w:val="00DA339F"/>
    <w:rsid w:val="00DA3D82"/>
    <w:rsid w:val="00DA5E30"/>
    <w:rsid w:val="00DA63E3"/>
    <w:rsid w:val="00DB731B"/>
    <w:rsid w:val="00DC62C8"/>
    <w:rsid w:val="00DE48BC"/>
    <w:rsid w:val="00DE500B"/>
    <w:rsid w:val="00E04AF6"/>
    <w:rsid w:val="00E05412"/>
    <w:rsid w:val="00E10689"/>
    <w:rsid w:val="00E21CEF"/>
    <w:rsid w:val="00E2413C"/>
    <w:rsid w:val="00E272C8"/>
    <w:rsid w:val="00E33D34"/>
    <w:rsid w:val="00E33DEF"/>
    <w:rsid w:val="00E348EB"/>
    <w:rsid w:val="00E60F83"/>
    <w:rsid w:val="00E74A21"/>
    <w:rsid w:val="00E83F4B"/>
    <w:rsid w:val="00E8410D"/>
    <w:rsid w:val="00E8661C"/>
    <w:rsid w:val="00E92481"/>
    <w:rsid w:val="00E96F56"/>
    <w:rsid w:val="00EB6554"/>
    <w:rsid w:val="00EC0B78"/>
    <w:rsid w:val="00EC3E56"/>
    <w:rsid w:val="00ED0D7D"/>
    <w:rsid w:val="00EE1E24"/>
    <w:rsid w:val="00EE4958"/>
    <w:rsid w:val="00EE4BF8"/>
    <w:rsid w:val="00F11BA9"/>
    <w:rsid w:val="00F212F8"/>
    <w:rsid w:val="00F23D90"/>
    <w:rsid w:val="00F25556"/>
    <w:rsid w:val="00F26F42"/>
    <w:rsid w:val="00F2787D"/>
    <w:rsid w:val="00F27EB0"/>
    <w:rsid w:val="00F335A2"/>
    <w:rsid w:val="00F645B9"/>
    <w:rsid w:val="00F66F1D"/>
    <w:rsid w:val="00F71C95"/>
    <w:rsid w:val="00F740F5"/>
    <w:rsid w:val="00F7455A"/>
    <w:rsid w:val="00F80885"/>
    <w:rsid w:val="00FD1905"/>
    <w:rsid w:val="00FD7586"/>
    <w:rsid w:val="00FD76AE"/>
    <w:rsid w:val="00FE1C44"/>
    <w:rsid w:val="00FF15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9E4608"/>
  <w15:chartTrackingRefBased/>
  <w15:docId w15:val="{111781D6-D1D5-4DEB-BAF6-6B34807358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13800"/>
    <w:pP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1380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13800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13800"/>
    <w:rPr>
      <w:sz w:val="18"/>
      <w:szCs w:val="18"/>
    </w:rPr>
  </w:style>
  <w:style w:type="table" w:styleId="a7">
    <w:name w:val="Table Grid"/>
    <w:basedOn w:val="a1"/>
    <w:uiPriority w:val="39"/>
    <w:rsid w:val="0031380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Revision"/>
    <w:hidden/>
    <w:uiPriority w:val="99"/>
    <w:semiHidden/>
    <w:rsid w:val="007624AC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0772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C87341-12FD-4A99-86FF-1EC9946E15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70</Words>
  <Characters>404</Characters>
  <Application>Microsoft Office Word</Application>
  <DocSecurity>0</DocSecurity>
  <Lines>3</Lines>
  <Paragraphs>1</Paragraphs>
  <ScaleCrop>false</ScaleCrop>
  <Company/>
  <LinksUpToDate>false</LinksUpToDate>
  <CharactersWithSpaces>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HAO WANG</dc:creator>
  <cp:keywords/>
  <dc:description/>
  <cp:lastModifiedBy>RUIHAO WANG</cp:lastModifiedBy>
  <cp:revision>5</cp:revision>
  <dcterms:created xsi:type="dcterms:W3CDTF">2026-01-27T21:23:00Z</dcterms:created>
  <dcterms:modified xsi:type="dcterms:W3CDTF">2026-05-04T22:08:00Z</dcterms:modified>
</cp:coreProperties>
</file>